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a5"/>
        <w:tblW w:w="9576" w:type="dxa"/>
        <w:tblInd w:w="-4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238"/>
        <w:gridCol w:w="2250"/>
        <w:gridCol w:w="2088"/>
      </w:tblGrid>
      <w:tr w:rsidR="00E7637A" w:rsidRPr="004D6307" w:rsidTr="00502591">
        <w:trPr>
          <w:cantSplit/>
          <w:trHeight w:hRule="exact" w:val="737"/>
        </w:trPr>
        <w:tc>
          <w:tcPr>
            <w:tcW w:w="9576" w:type="dxa"/>
            <w:gridSpan w:val="3"/>
            <w:tcBorders>
              <w:top w:val="single" w:sz="4" w:space="0" w:color="auto"/>
              <w:left w:val="single" w:sz="4" w:space="0" w:color="auto"/>
              <w:bottom w:val="single" w:sz="12" w:space="0" w:color="000000"/>
              <w:right w:val="single" w:sz="4" w:space="0" w:color="auto"/>
            </w:tcBorders>
            <w:shd w:val="clear" w:color="auto" w:fill="auto"/>
            <w:vAlign w:val="center"/>
          </w:tcPr>
          <w:p w:rsidR="00E7637A" w:rsidRPr="004D6307" w:rsidRDefault="00EE2E09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b/>
              </w:rPr>
              <w:t>Supplementary File 6</w:t>
            </w:r>
            <w:r w:rsidR="00E7637A" w:rsidRPr="004D6307">
              <w:rPr>
                <w:rFonts w:ascii="Times New Roman" w:hAnsi="Times New Roman" w:cs="Times New Roman"/>
                <w:b/>
                <w:color w:val="000000" w:themeColor="text1"/>
              </w:rPr>
              <w:t>. Antibodies, regents, cell lines, plasmid constructs, softwares and other resources used in this study</w:t>
            </w:r>
          </w:p>
        </w:tc>
      </w:tr>
      <w:tr w:rsidR="00E7637A" w:rsidRPr="004D6307" w:rsidTr="00502591">
        <w:trPr>
          <w:cantSplit/>
          <w:trHeight w:hRule="exact" w:val="288"/>
        </w:trPr>
        <w:tc>
          <w:tcPr>
            <w:tcW w:w="523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REAGENT or RESOURCE</w:t>
            </w:r>
          </w:p>
        </w:tc>
        <w:tc>
          <w:tcPr>
            <w:tcW w:w="225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OURCE</w:t>
            </w:r>
          </w:p>
        </w:tc>
        <w:tc>
          <w:tcPr>
            <w:tcW w:w="208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DENTIFIER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ntibodie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FGF13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anta Cruz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sc-16811 RRID: AB_2104044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FGF13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XdTwvQXV0aG9yPjxZZWFyPjIwMTI8L1llYXI+PFJlY051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XdTwvQXV0aG9yPjxZZWFyPjIwMTI8L1llYXI+PFJlY051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(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Wu et al.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, 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2012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ome-made by immunization with FGF13B 182-192 a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/IP: anti-HA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igma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H3663 RRID: AB_26205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Flag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igma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F3165 RRID: AB_259529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actin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hemicon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MAB1501 RRID: AB_222304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MATR3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bcam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 xml:space="preserve">Cat# ab151739 </w:t>
            </w:r>
            <w:r w:rsidR="0040753B" w:rsidRPr="00DB3B02">
              <w:rPr>
                <w:rFonts w:ascii="Times New Roman" w:hAnsi="Times New Roman" w:cs="Times New Roman"/>
                <w:color w:val="000000" w:themeColor="text1"/>
              </w:rPr>
              <w:t>RRID:AB_288509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PTBP1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ome-made from ATCC Cat# CRL-2501, RRID: CVCL_L596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/IP: anti-PTBP2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bcam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b57619 RRID: AB_2284865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B: anti-</w:t>
            </w:r>
            <w:r>
              <w:rPr>
                <w:rFonts w:ascii="Times New Roman" w:hAnsi="Times New Roman" w:cs="Times New Roman" w:hint="eastAsia"/>
                <w:color w:val="000000" w:themeColor="text1"/>
                <w:lang w:eastAsia="zh-CN"/>
              </w:rPr>
              <w:t>La</w:t>
            </w:r>
            <w:r>
              <w:rPr>
                <w:rFonts w:ascii="Times New Roman" w:hAnsi="Times New Roman" w:cs="Times New Roman"/>
                <w:color w:val="000000" w:themeColor="text1"/>
                <w:lang w:eastAsia="zh-CN"/>
              </w:rPr>
              <w:t>min B1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eastAsia="zh-CN"/>
              </w:rPr>
              <w:t>Pro</w:t>
            </w:r>
            <w:r>
              <w:rPr>
                <w:rFonts w:ascii="Times New Roman" w:hAnsi="Times New Roman" w:cs="Times New Roman"/>
                <w:color w:val="000000" w:themeColor="text1"/>
                <w:lang w:eastAsia="zh-CN"/>
              </w:rPr>
              <w:t>teintech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C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at# </w:t>
            </w:r>
            <w:r w:rsidRPr="0061602B">
              <w:rPr>
                <w:rFonts w:ascii="Times New Roman" w:hAnsi="Times New Roman" w:cs="Times New Roman"/>
                <w:color w:val="000000" w:themeColor="text1"/>
              </w:rPr>
              <w:t>66095-1-Ig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RRID: </w:t>
            </w:r>
            <w:r w:rsidRPr="00DF18B5">
              <w:rPr>
                <w:rFonts w:ascii="Times New Roman" w:hAnsi="Times New Roman" w:cs="Times New Roman"/>
                <w:color w:val="000000" w:themeColor="text1"/>
              </w:rPr>
              <w:t>AB_2721256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IP: Mouse IgG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anta Cruz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sc-2028 RRID: AB_737167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CC: anti-SOX2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tem Cell Technologies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60055 RRID: 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CC: anti-Tuj1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hemicon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CBL412 RRID: AB_11205398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CC: anti-Tuj1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bcam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b107216 RRID: AB_10899689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CC/IHC: anti-GFP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bcam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b13970 RRID: AB_300798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CC: anti-SMI-312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Biolegend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837904 RRID: AB_2566782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HC: anti-Cux1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anta Cruz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sc-13024 RRID: AB_226123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HC: FITC donkey anti-chicken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Jackson ImmunoResearch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703-095-155 RRID: AB_2340356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lastRenderedPageBreak/>
              <w:t>IHC: Cy3 donkey anti-mouse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Jackson ImmunoResearch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715-165-151 RRID: AB_2315777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HC: Cy5 donkey anti-rabbit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Jackson ImmunoResearch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711-175-152 RRID: AB_2340607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hemicals, Peptides, and Recombinant Protein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oomassie brilliant blue R-250</w:t>
            </w:r>
          </w:p>
        </w:tc>
        <w:tc>
          <w:tcPr>
            <w:tcW w:w="2250" w:type="dxa"/>
            <w:tcBorders>
              <w:top w:val="single" w:sz="12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angon Biotech</w:t>
            </w:r>
          </w:p>
        </w:tc>
        <w:tc>
          <w:tcPr>
            <w:tcW w:w="2088" w:type="dxa"/>
            <w:tcBorders>
              <w:top w:val="single" w:sz="12" w:space="0" w:color="auto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60215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araformaldehyde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igma-Aldrich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P6148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RIzol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5596018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DAPI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igma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D9542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nti-Flag M2 affinity gel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igma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2220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3× Flag peptide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PExBio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600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 w:hint="eastAsia"/>
                <w:color w:val="000000" w:themeColor="text1"/>
                <w:lang w:eastAsia="zh-CN"/>
              </w:rPr>
              <w:t>P</w:t>
            </w: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rotease K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 w:hint="eastAsia"/>
                <w:color w:val="000000" w:themeColor="text1"/>
                <w:lang w:eastAsia="zh-CN"/>
              </w:rPr>
              <w:t>S</w:t>
            </w: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P6566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otein G bead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Roch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243233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treptavidin magnetic beads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ermo Scientific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88817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ritical Commercial Assay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 xml:space="preserve">KOD-plus mutagenesis kit 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 xml:space="preserve">Toyobo 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SMK-10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uperScript II reverse transcriptase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8064014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Lipofectamine 2000 reagent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1668019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Lipofectamine RNAiMAX reagent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3778150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YBR® Premix Ex Taq™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akara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RR420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Bac-to-Bac® TOPO® expression system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A11099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Dual-luciferase reporter assay system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omeg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E1910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ierce magnetic RNA-protein pull-down kit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ermo Scientific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20164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Deposited Dat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ingle-RNA sequencing data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9uZzwvQXV0aG9yPjxZZWFyPjIwMTg8L1llYXI+PFJl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9uZzwvQXV0aG9yPjxZZWFyPjIwMTg8L1llYXI+PFJl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(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Zhong et al.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, 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2018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EO: GSE104276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Whole genome sequencing data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NGB: CNP0000742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Experimental Models: Cell Line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EK293 cells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ell Bank of the Chinese Academy of Sciences (Shanghai, China)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GNHu18</w:t>
            </w:r>
          </w:p>
          <w:p w:rsidR="00631769" w:rsidRPr="004D6307" w:rsidRDefault="00631769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631769">
              <w:rPr>
                <w:rFonts w:ascii="Times New Roman" w:hAnsi="Times New Roman" w:cs="Times New Roman"/>
                <w:color w:val="000000" w:themeColor="text1"/>
              </w:rPr>
              <w:t>RRID:CVCL_0045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f9 cells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ibco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1496015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WT iPSC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South China Stem Cell Bank (Guangzhou, China) 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YdWU8L0F1dGhvcj48WWVhcj4yMDEzPC9ZZWFyPjxSZWNO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YdWU8L0F1dGhvcj48WWVhcj4yMDEzPC9ZZWFyPjxSZWNO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(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Xue et al.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, 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2013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 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ell code #UC-013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Experimental Models: Organisms/Strain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lastRenderedPageBreak/>
              <w:t>Mouse: C57BL/6J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hanghai Laboratory Animal Center, Chinese Academy of Sciences (Shanghai, China)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502591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502591">
              <w:rPr>
                <w:rFonts w:ascii="Times New Roman" w:hAnsi="Times New Roman" w:cs="Times New Roman"/>
                <w:color w:val="000000" w:themeColor="text1"/>
              </w:rPr>
              <w:t>RRID:IMSR_JAX:000664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 xml:space="preserve">Mouse: </w:t>
            </w:r>
            <w:r w:rsidRPr="004D6307">
              <w:rPr>
                <w:rFonts w:ascii="Times New Roman" w:hAnsi="Times New Roman" w:cs="Times New Roman"/>
                <w:i/>
                <w:color w:val="000000" w:themeColor="text1"/>
              </w:rPr>
              <w:t>Fgf13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 xml:space="preserve"> Mutant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eastAsia="Times New Roman" w:hAnsi="Times New Roman" w:cs="Times New Roman"/>
                <w:color w:val="000000" w:themeColor="text1"/>
                <w:shd w:val="clear" w:color="auto" w:fill="FFFFFF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ome-made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Bacteria: DH10Bac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ibco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eastAsia="Times New Roman" w:hAnsi="Times New Roman" w:cs="Times New Roman"/>
                <w:color w:val="000000" w:themeColor="text1"/>
                <w:shd w:val="clear" w:color="auto" w:fill="FFFFFF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Cat# 10361012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Oligonucleotide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imers for plasmid, oligomer and PCR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ee Table S5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Recombinant DN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pStyle w:val="Defaul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D6307">
              <w:rPr>
                <w:rFonts w:ascii="Times New Roman" w:eastAsia="宋体" w:hAnsi="Times New Roman" w:cs="Times New Roman"/>
                <w:color w:val="000000" w:themeColor="text1"/>
                <w:sz w:val="22"/>
                <w:szCs w:val="22"/>
              </w:rPr>
              <w:t>pcDNA3.1/myc-his(-)</w:t>
            </w:r>
            <w:r w:rsidRPr="004D6307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vector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nvitrogen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pStyle w:val="Defaul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eastAsia="zh-CN"/>
              </w:rPr>
              <w:t>Cat# V855-20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>pcDNA3.1-WT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-hFGF13-TV2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>pcDNA3.1-Mut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-hFGF13-TV2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.1-WT-hFGF13-TV4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.1-Mut-hFGF13-TV4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.1-WT-mFGF13-TV2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.1-Mut-mFGF13-TV2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.1-WT-mFGF13-TV4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.1-Mut-mFGF13-TV4 + CAG-HA-R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siCHECK</w:t>
            </w:r>
            <w:r w:rsidRPr="004D6307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TM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-WT-hFGF13-5'-UTR-Rluc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siCHECK</w:t>
            </w:r>
            <w:r w:rsidRPr="004D6307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TM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-Mut-hFGF13-5'-UTR-Rluc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siCHECK</w:t>
            </w:r>
            <w:r w:rsidRPr="004D6307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TM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-WT-mFGF13-5'-UTR-Rluc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siCHECK</w:t>
            </w:r>
            <w:r w:rsidRPr="004D6307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TM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-Mut-mFGF13-5'-UTR-Rluc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X459-WT-hFGF13 sgRNA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X459-Mut-hFGF13 sgRNA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X459-mFGF13 sgRNA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AG-YFP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ddgene# 11180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-HA-RPL2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YW56PC9BdXRob3I+PFllYXI+MjAwOTwvWWVhcj48UmVj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=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YW56PC9BdXRob3I+PFllYXI+MjAwOTwvWWVhcj48UmVj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=
</w:fldData>
              </w:fldCha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(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Sanz et al.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, </w:t>
            </w:r>
            <w:r w:rsidRPr="004D6307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>2009</w:t>
            </w:r>
            <w:r w:rsidRPr="004D6307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>pRIF-Rluc-ECMV IRES-Firefly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ift from Dr. Ligang Wu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IF</w:t>
            </w: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>-Rluc-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WT-hFGF13-5'-UTR-</w:t>
            </w: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 xml:space="preserve"> Firefly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IF</w:t>
            </w: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>-Rluc-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Mut-hFGF13-5'-UTR-</w:t>
            </w: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 xml:space="preserve"> Firefly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IF-</w:t>
            </w: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>Rluc-</w:t>
            </w:r>
            <w:r w:rsidRPr="004D6307">
              <w:rPr>
                <w:rFonts w:ascii="Times New Roman" w:hAnsi="Times New Roman" w:cs="Times New Roman"/>
                <w:color w:val="000000" w:themeColor="text1"/>
              </w:rPr>
              <w:t>Random sequence-</w:t>
            </w:r>
            <w:r w:rsidRPr="004D6307">
              <w:rPr>
                <w:rFonts w:ascii="Times New Roman" w:eastAsia="宋体" w:hAnsi="Times New Roman" w:cs="Times New Roman"/>
                <w:color w:val="000000" w:themeColor="text1"/>
              </w:rPr>
              <w:t xml:space="preserve"> Firefly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FastBac1-Flag-hPTBP1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FastBac1-Flag-hPTBP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pcDNA3-Flag-</w:t>
            </w:r>
            <w:r w:rsidRPr="004D6307">
              <w:rPr>
                <w:rFonts w:ascii="Times New Roman" w:hAnsi="Times New Roman" w:cs="Times New Roman" w:hint="eastAsia"/>
                <w:color w:val="000000" w:themeColor="text1"/>
                <w:lang w:eastAsia="zh-CN"/>
              </w:rPr>
              <w:t>hPTBP</w:t>
            </w: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pcDNA3-Flag-MCP-hPTBP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pcDNA3-MS2-hFGF13-TV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pcDNA3-Flag-PUF-Vector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  <w:lang w:eastAsia="zh-CN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-Flag-wPUF-mPTBP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NA3-Flag-mPUF-mPTBP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  <w:lang w:eastAsia="zh-CN"/>
              </w:rPr>
              <w:t>pCDH-Flag-PUF-Vector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CDH-Flag-wPUF-mPTBP2</w:t>
            </w:r>
          </w:p>
        </w:tc>
        <w:tc>
          <w:tcPr>
            <w:tcW w:w="2250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lastRenderedPageBreak/>
              <w:t>pCDH-Flag-mPUF-mPTBP2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This paper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/A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Software and Algorithm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raphPad Prism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raphPad Software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A70A54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hyperlink r:id="rId6" w:history="1">
              <w:r w:rsidRPr="0054477C">
                <w:rPr>
                  <w:rStyle w:val="a6"/>
                  <w:rFonts w:ascii="Times New Roman" w:hAnsi="Times New Roman" w:cs="Times New Roman"/>
                </w:rPr>
                <w:t>http://www.graphpad.com/scientificsoftware/prism/</w:t>
              </w:r>
            </w:hyperlink>
            <w:r>
              <w:rPr>
                <w:rFonts w:ascii="Times New Roman" w:hAnsi="Times New Roman" w:cs="Times New Roman"/>
                <w:color w:val="000000" w:themeColor="text1"/>
              </w:rPr>
              <w:t xml:space="preserve">, </w:t>
            </w:r>
            <w:r w:rsidRPr="00A70A54">
              <w:rPr>
                <w:rFonts w:ascii="Times New Roman" w:hAnsi="Times New Roman" w:cs="Times New Roman"/>
                <w:color w:val="000000" w:themeColor="text1"/>
              </w:rPr>
              <w:t>RRID:SCR_002798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ImageJ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National Institutes of Health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A70A54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hyperlink r:id="rId7" w:history="1">
              <w:r w:rsidRPr="0054477C">
                <w:rPr>
                  <w:rStyle w:val="a6"/>
                  <w:rFonts w:ascii="Times New Roman" w:hAnsi="Times New Roman" w:cs="Times New Roman"/>
                </w:rPr>
                <w:t>https://imagej.nih.gov/ij/</w:t>
              </w:r>
            </w:hyperlink>
            <w:r>
              <w:rPr>
                <w:rFonts w:ascii="Times New Roman" w:hAnsi="Times New Roman" w:cs="Times New Roman"/>
                <w:color w:val="000000" w:themeColor="text1"/>
              </w:rPr>
              <w:t xml:space="preserve">, </w:t>
            </w:r>
            <w:r w:rsidRPr="00A70A54">
              <w:rPr>
                <w:rFonts w:ascii="Times New Roman" w:hAnsi="Times New Roman" w:cs="Times New Roman"/>
                <w:color w:val="000000" w:themeColor="text1"/>
              </w:rPr>
              <w:t>RRID:SCR_003070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Others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Amaxa Nucleofector II System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Lonza Amaxa, Germany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ttps://bioscience.lonza.com/lonza_bs/CH/en/Transfection/p/000000000000199466/Nucleofector-2b-Device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GloMax® 20/20 Luminometer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Promeg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ttps://www.promega.com.cn/products/microplate-readers-fluorometers-luminometers/microplate-luminometers/glomax-20_20-luminometer/?catNum=E5311</w:t>
            </w:r>
          </w:p>
        </w:tc>
      </w:tr>
      <w:tr w:rsidR="00E7637A" w:rsidRPr="004D6307" w:rsidTr="00502591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ECM-830 BTX square wave electroporator</w:t>
            </w: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VWR International</w:t>
            </w: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:rsidR="00E7637A" w:rsidRPr="004D6307" w:rsidRDefault="00E7637A" w:rsidP="00BF5F64">
            <w:pPr>
              <w:jc w:val="left"/>
              <w:rPr>
                <w:rFonts w:ascii="Times New Roman" w:hAnsi="Times New Roman" w:cs="Times New Roman"/>
                <w:color w:val="000000" w:themeColor="text1"/>
              </w:rPr>
            </w:pPr>
            <w:r w:rsidRPr="004D6307">
              <w:rPr>
                <w:rFonts w:ascii="Times New Roman" w:hAnsi="Times New Roman" w:cs="Times New Roman"/>
                <w:color w:val="000000" w:themeColor="text1"/>
              </w:rPr>
              <w:t>https://us.vwr.com/store/product/4694246/ecm-830-square-wave-electroporation-system-btxtm</w:t>
            </w:r>
          </w:p>
        </w:tc>
      </w:tr>
    </w:tbl>
    <w:p w:rsidR="00502591" w:rsidRPr="00B66837" w:rsidRDefault="00502591" w:rsidP="00502591">
      <w:pPr>
        <w:pStyle w:val="timesxiao4"/>
        <w:rPr>
          <w:i/>
          <w:color w:val="000000" w:themeColor="text1"/>
          <w:sz w:val="22"/>
          <w:szCs w:val="22"/>
        </w:rPr>
      </w:pPr>
      <w:r w:rsidRPr="004D6307">
        <w:rPr>
          <w:i/>
          <w:color w:val="000000" w:themeColor="text1"/>
          <w:sz w:val="22"/>
          <w:szCs w:val="22"/>
        </w:rPr>
        <w:t>Note: IB/IP/IHC/ICC are short for immunoblotting, immunoprecipitation, immunohistochemistry and immunocytochemistry, respectively.</w:t>
      </w:r>
    </w:p>
    <w:p w:rsidR="000866CA" w:rsidRPr="00502591" w:rsidRDefault="000F235D">
      <w:bookmarkStart w:id="0" w:name="_GoBack"/>
      <w:bookmarkEnd w:id="0"/>
    </w:p>
    <w:sectPr w:rsidR="000866CA" w:rsidRPr="0050259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F235D" w:rsidRDefault="000F235D" w:rsidP="00E7637A">
      <w:r>
        <w:separator/>
      </w:r>
    </w:p>
  </w:endnote>
  <w:endnote w:type="continuationSeparator" w:id="0">
    <w:p w:rsidR="000F235D" w:rsidRDefault="000F235D" w:rsidP="00E763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F235D" w:rsidRDefault="000F235D" w:rsidP="00E7637A">
      <w:r>
        <w:separator/>
      </w:r>
    </w:p>
  </w:footnote>
  <w:footnote w:type="continuationSeparator" w:id="0">
    <w:p w:rsidR="000F235D" w:rsidRDefault="000F235D" w:rsidP="00E7637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3D15"/>
    <w:rsid w:val="000F235D"/>
    <w:rsid w:val="00323D15"/>
    <w:rsid w:val="0040753B"/>
    <w:rsid w:val="00502591"/>
    <w:rsid w:val="00513ADA"/>
    <w:rsid w:val="005E3344"/>
    <w:rsid w:val="00631769"/>
    <w:rsid w:val="0066197C"/>
    <w:rsid w:val="009C4852"/>
    <w:rsid w:val="00A70A54"/>
    <w:rsid w:val="00E266AA"/>
    <w:rsid w:val="00E7637A"/>
    <w:rsid w:val="00EE2E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99B4EC7-6666-4549-9B2A-DB41451AC9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7637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7637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7637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7637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7637A"/>
    <w:rPr>
      <w:sz w:val="18"/>
      <w:szCs w:val="18"/>
    </w:rPr>
  </w:style>
  <w:style w:type="table" w:styleId="a5">
    <w:name w:val="Table Grid"/>
    <w:basedOn w:val="a1"/>
    <w:uiPriority w:val="59"/>
    <w:rsid w:val="00E7637A"/>
    <w:rPr>
      <w:kern w:val="0"/>
      <w:sz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E7637A"/>
    <w:pPr>
      <w:autoSpaceDE w:val="0"/>
      <w:autoSpaceDN w:val="0"/>
      <w:adjustRightInd w:val="0"/>
    </w:pPr>
    <w:rPr>
      <w:rFonts w:ascii="Arial" w:hAnsi="Arial" w:cs="Arial"/>
      <w:color w:val="000000"/>
      <w:kern w:val="0"/>
      <w:sz w:val="24"/>
      <w:szCs w:val="24"/>
      <w:lang w:eastAsia="en-US"/>
    </w:rPr>
  </w:style>
  <w:style w:type="character" w:styleId="a6">
    <w:name w:val="Hyperlink"/>
    <w:basedOn w:val="a0"/>
    <w:uiPriority w:val="99"/>
    <w:unhideWhenUsed/>
    <w:rsid w:val="00A70A54"/>
    <w:rPr>
      <w:color w:val="0563C1" w:themeColor="hyperlink"/>
      <w:u w:val="single"/>
    </w:rPr>
  </w:style>
  <w:style w:type="paragraph" w:customStyle="1" w:styleId="timesxiao4">
    <w:name w:val="times xiao4"/>
    <w:basedOn w:val="a7"/>
    <w:link w:val="timesxiao4Char"/>
    <w:qFormat/>
    <w:rsid w:val="00502591"/>
    <w:pPr>
      <w:widowControl/>
      <w:spacing w:line="360" w:lineRule="auto"/>
    </w:pPr>
    <w:rPr>
      <w:rFonts w:eastAsia="宋体"/>
      <w:color w:val="2E2E2E"/>
      <w:kern w:val="0"/>
    </w:rPr>
  </w:style>
  <w:style w:type="character" w:customStyle="1" w:styleId="timesxiao4Char">
    <w:name w:val="times xiao4 Char"/>
    <w:basedOn w:val="a0"/>
    <w:link w:val="timesxiao4"/>
    <w:rsid w:val="00502591"/>
    <w:rPr>
      <w:rFonts w:ascii="Times New Roman" w:eastAsia="宋体" w:hAnsi="Times New Roman" w:cs="Times New Roman"/>
      <w:color w:val="2E2E2E"/>
      <w:kern w:val="0"/>
      <w:sz w:val="24"/>
      <w:szCs w:val="24"/>
    </w:rPr>
  </w:style>
  <w:style w:type="paragraph" w:styleId="a7">
    <w:name w:val="Normal (Web)"/>
    <w:basedOn w:val="a"/>
    <w:uiPriority w:val="99"/>
    <w:semiHidden/>
    <w:unhideWhenUsed/>
    <w:rsid w:val="00502591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imagej.nih.gov/ij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graphpad.com/scientificsoftware/prism/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835</Words>
  <Characters>4766</Characters>
  <Application>Microsoft Office Word</Application>
  <DocSecurity>0</DocSecurity>
  <Lines>39</Lines>
  <Paragraphs>11</Paragraphs>
  <ScaleCrop>false</ScaleCrop>
  <Company/>
  <LinksUpToDate>false</LinksUpToDate>
  <CharactersWithSpaces>55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帐户</dc:creator>
  <cp:keywords/>
  <dc:description/>
  <cp:lastModifiedBy>Microsoft 帐户</cp:lastModifiedBy>
  <cp:revision>6</cp:revision>
  <dcterms:created xsi:type="dcterms:W3CDTF">2021-05-24T09:22:00Z</dcterms:created>
  <dcterms:modified xsi:type="dcterms:W3CDTF">2021-05-27T03:10:00Z</dcterms:modified>
</cp:coreProperties>
</file>